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9BBC7E" w14:textId="0D85B749" w:rsidR="00FC5808" w:rsidRPr="00D979EA" w:rsidRDefault="00FC5808" w:rsidP="00D979EA">
      <w:pPr>
        <w:pStyle w:val="Heading1"/>
        <w:spacing w:before="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Hlk121402002"/>
      <w:bookmarkStart w:id="1" w:name="_Toc140268427"/>
      <w:r w:rsidRPr="00D979EA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FTAR PUSTAKA</w:t>
      </w:r>
      <w:bookmarkEnd w:id="1"/>
    </w:p>
    <w:p w14:paraId="5DD52F54" w14:textId="00949B6D" w:rsidR="00325390" w:rsidRDefault="00325390" w:rsidP="00F453FA">
      <w:pPr>
        <w:spacing w:after="240" w:line="360" w:lineRule="auto"/>
        <w:jc w:val="both"/>
      </w:pPr>
    </w:p>
    <w:p w14:paraId="01F136D2" w14:textId="3037CE53" w:rsidR="00F3512F" w:rsidRPr="00F3512F" w:rsidRDefault="00684997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8499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8499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84997">
        <w:rPr>
          <w:rFonts w:ascii="Times New Roman" w:hAnsi="Times New Roman" w:cs="Times New Roman"/>
          <w:sz w:val="24"/>
          <w:szCs w:val="24"/>
        </w:rPr>
        <w:fldChar w:fldCharType="separate"/>
      </w:r>
      <w:r w:rsidR="00F3512F" w:rsidRPr="00F3512F">
        <w:rPr>
          <w:rFonts w:ascii="Times New Roman" w:hAnsi="Times New Roman" w:cs="Times New Roman"/>
          <w:noProof/>
          <w:sz w:val="24"/>
          <w:szCs w:val="24"/>
        </w:rPr>
        <w:t xml:space="preserve">Alhamis. (2012). Aplikasi Algoritma Sequential Color Untuk Pewarnaan Peta Wilayah kabupaten Kuantan SIngingi Provinsi Riau. In </w:t>
      </w:r>
      <w:r w:rsidR="00F3512F"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Volume 18, Nomor 1 Maret2012</w:t>
      </w:r>
      <w:r w:rsidR="00F3512F" w:rsidRPr="00F3512F">
        <w:rPr>
          <w:rFonts w:ascii="Times New Roman" w:hAnsi="Times New Roman" w:cs="Times New Roman"/>
          <w:noProof/>
          <w:sz w:val="24"/>
          <w:szCs w:val="24"/>
        </w:rPr>
        <w:t xml:space="preserve"> (Vol. 2, Issue 1).</w:t>
      </w:r>
    </w:p>
    <w:p w14:paraId="1DD0C1FA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Arthawani, G. (2021). Digital Repository Repository Universitas Universitas Jember Jember Digital Digital Repository Repository Universitas Universitas Jember Jember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Digital Repository Universitas Jember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September 2019</w:t>
      </w:r>
      <w:r w:rsidRPr="00F3512F">
        <w:rPr>
          <w:rFonts w:ascii="Times New Roman" w:hAnsi="Times New Roman" w:cs="Times New Roman"/>
          <w:noProof/>
          <w:sz w:val="24"/>
          <w:szCs w:val="24"/>
        </w:rPr>
        <w:t>, 2019–2022.</w:t>
      </w:r>
    </w:p>
    <w:p w14:paraId="6CAE4353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Bohman, T., Frieze, A., &amp; Sudakov, B. (2008). The game chromatic number of random graphs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Random Structures and Algorithms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2), 223–235. https://doi.org/10.1002/rsa.20179</w:t>
      </w:r>
    </w:p>
    <w:p w14:paraId="7459BE23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Bokhary, S. A. U. H., Iqbal, T., &amp; Ali, U. (2018). Game chromatic number of cartesian and corona product graphs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Journal of Algebra Combinatorics Discrete Structures and Applications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3), 129–136. https://doi.org/10.13069/JACODESMATH.458240</w:t>
      </w:r>
    </w:p>
    <w:p w14:paraId="31E02FA4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Darmawahyuni, A. ; N. (2018). Bilangan Kromatik Lokasi Dari Graf Spinner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Jurnal Matematika UNAND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1), 1–6. https://doi.org/10.25077/jmu.7.1.43-51.2018</w:t>
      </w:r>
    </w:p>
    <w:p w14:paraId="009061DA" w14:textId="6B12CEC0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Fendiyanto, P. (2019). </w:t>
      </w:r>
      <w:r w:rsidR="00B236D7"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Dimensi Metrik Hasil Operasi Korona Antara Graf Lintasan Dengan Graf Lengkap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pn </w:t>
      </w:r>
      <w:r w:rsidRPr="00F3512F">
        <w:rPr>
          <w:rFonts w:ascii="Cambria Math" w:hAnsi="Cambria Math" w:cs="Cambria Math"/>
          <w:i/>
          <w:iCs/>
          <w:noProof/>
          <w:sz w:val="24"/>
          <w:szCs w:val="24"/>
        </w:rPr>
        <w:t>⨀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m) D</w:t>
      </w:r>
      <w:r w:rsidR="00B236D7"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an Graf Sikel Dengan Graf Lintasan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Cn </w:t>
      </w:r>
      <w:r w:rsidRPr="00F3512F">
        <w:rPr>
          <w:rFonts w:ascii="Cambria Math" w:hAnsi="Cambria Math" w:cs="Cambria Math"/>
          <w:i/>
          <w:iCs/>
          <w:noProof/>
          <w:sz w:val="24"/>
          <w:szCs w:val="24"/>
        </w:rPr>
        <w:t>⨀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P2)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3512F">
        <w:rPr>
          <w:rFonts w:ascii="Times New Roman" w:hAnsi="Times New Roman" w:cs="Times New Roman"/>
          <w:noProof/>
          <w:sz w:val="24"/>
          <w:szCs w:val="24"/>
        </w:rPr>
        <w:t>, 27–32.</w:t>
      </w:r>
    </w:p>
    <w:p w14:paraId="3E068F4F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Firmansyah; Mujib, A. (2020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Bilangan Kromatik Graf Corona Cn </w:t>
      </w:r>
      <w:r w:rsidRPr="00F3512F">
        <w:rPr>
          <w:rFonts w:ascii="Cambria Math" w:hAnsi="Cambria Math" w:cs="Cambria Math"/>
          <w:i/>
          <w:iCs/>
          <w:noProof/>
          <w:sz w:val="24"/>
          <w:szCs w:val="24"/>
        </w:rPr>
        <w:t>⊙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m</w:t>
      </w:r>
      <w:r w:rsidRPr="00F3512F">
        <w:rPr>
          <w:rFonts w:ascii="Times New Roman" w:hAnsi="Times New Roman" w:cs="Times New Roman"/>
          <w:noProof/>
          <w:sz w:val="24"/>
          <w:szCs w:val="24"/>
        </w:rPr>
        <w:t>. 474–480.</w:t>
      </w:r>
    </w:p>
    <w:p w14:paraId="1CB49C80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Fran, A. H. F. (2019). Pewarnaan Simpul, Sisi, Wilayah Pada Graf Dan Penerapannya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Bimaster : Buletin Ilmiah Matematika, Statistika Dan Terapannya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4), 773–782. https://doi.org/10.26418/bbimst.v8i4.36037</w:t>
      </w:r>
    </w:p>
    <w:p w14:paraId="57E48E6D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Fran, F., Kabang, N. K., &amp; Yundari, Y. (2021). Bilangan Kromatik Lokasi Pada Graf Total Dan Graf Splitting Dari Graf Bintang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Teorema: Teori Dan Riset Matematika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2), 150–160. https://doi.org/10.25157/teorema.v6i2.5322</w:t>
      </w:r>
    </w:p>
    <w:p w14:paraId="52A50B30" w14:textId="77777777" w:rsidR="00F453FA" w:rsidRDefault="00F453FA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F453FA" w:rsidSect="003402E8">
          <w:headerReference w:type="default" r:id="rId9"/>
          <w:footerReference w:type="default" r:id="rId10"/>
          <w:pgSz w:w="11907" w:h="16839" w:code="9"/>
          <w:pgMar w:top="2268" w:right="1701" w:bottom="1701" w:left="2268" w:header="709" w:footer="709" w:gutter="0"/>
          <w:cols w:space="708"/>
          <w:docGrid w:linePitch="360"/>
        </w:sectPr>
      </w:pPr>
    </w:p>
    <w:p w14:paraId="7638C0B7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hwan, M. D., Rahmawati, A., &amp; Sumargono, S. (2014). Kajian bilangan clique </w:t>
      </w:r>
      <w:r w:rsidRPr="00F3512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raf gear Gn dan graf barbel Bn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Gamatika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1), 39–50.</w:t>
      </w:r>
    </w:p>
    <w:p w14:paraId="7A461381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Masido, N. J. (2007). Pengaplikasian graf dalam kehidupan sehari-hari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Studi, Program Informatika, Teknik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Januari</w:t>
      </w:r>
      <w:r w:rsidRPr="00F3512F">
        <w:rPr>
          <w:rFonts w:ascii="Times New Roman" w:hAnsi="Times New Roman" w:cs="Times New Roman"/>
          <w:noProof/>
          <w:sz w:val="24"/>
          <w:szCs w:val="24"/>
        </w:rPr>
        <w:t>, 10.</w:t>
      </w:r>
    </w:p>
    <w:p w14:paraId="6D6732C6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Meganingtyas, D. E. W. (2015). Analisis Pewarnaan r-Dinamis Pada Graf-Graf Khusus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Digital Repository Universitas Jember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September 2019</w:t>
      </w:r>
      <w:r w:rsidRPr="00F3512F">
        <w:rPr>
          <w:rFonts w:ascii="Times New Roman" w:hAnsi="Times New Roman" w:cs="Times New Roman"/>
          <w:noProof/>
          <w:sz w:val="24"/>
          <w:szCs w:val="24"/>
        </w:rPr>
        <w:t>, 2019–2022.</w:t>
      </w:r>
    </w:p>
    <w:p w14:paraId="2B13B9F6" w14:textId="4EACFD0B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Mudjiyanto, B. (2018). </w:t>
      </w:r>
      <w:r w:rsidR="00B236D7"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Tipe Penelitian Eksploratif Komunikasi</w:t>
      </w:r>
      <w:r w:rsidRPr="00F3512F">
        <w:rPr>
          <w:rFonts w:ascii="Times New Roman" w:hAnsi="Times New Roman" w:cs="Times New Roman"/>
          <w:noProof/>
          <w:sz w:val="24"/>
          <w:szCs w:val="24"/>
        </w:rPr>
        <w:t>. 65–74.</w:t>
      </w:r>
    </w:p>
    <w:p w14:paraId="2ED1D8BA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Mujib, A. (2011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Bilangan Kromatik Permainan pada Beberapa Graf Hasil Kali Tensor Bilangan Kromatik Permainan pada Beberapa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90109014</w:t>
      </w:r>
      <w:r w:rsidRPr="00F3512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374208D" w14:textId="3119212A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Mujib, A. (2019). </w:t>
      </w:r>
      <w:r w:rsidR="00B236D7" w:rsidRPr="00F3512F">
        <w:rPr>
          <w:rFonts w:ascii="Times New Roman" w:hAnsi="Times New Roman" w:cs="Times New Roman"/>
          <w:noProof/>
          <w:sz w:val="24"/>
          <w:szCs w:val="24"/>
        </w:rPr>
        <w:t>Bilangan Kromatik Permainan Graf Pot Bunga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 (C_m S_n) D</w:t>
      </w:r>
      <w:r w:rsidR="00B236D7" w:rsidRPr="00F3512F">
        <w:rPr>
          <w:rFonts w:ascii="Times New Roman" w:hAnsi="Times New Roman" w:cs="Times New Roman"/>
          <w:noProof/>
          <w:sz w:val="24"/>
          <w:szCs w:val="24"/>
        </w:rPr>
        <w:t>an Graf Pohon Palem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 (C_k P_l S_m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TEOREMA : Teori Dan Riset Matematika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1), 13. https://doi.org/10.25157/teorema.v4i1.1903</w:t>
      </w:r>
    </w:p>
    <w:p w14:paraId="591197EA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Mussafi, N. S. M. (2015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Penerapan Greedy Coloring Algorithm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XI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1), 19–26.</w:t>
      </w:r>
    </w:p>
    <w:p w14:paraId="12FDCBEB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Nešetřil, J., &amp; Sopena, E. (2001). On the oriented game chromatic number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Electronic Journal of Combinatorics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2 R), 1–13. https://doi.org/10.37236/1613</w:t>
      </w:r>
    </w:p>
    <w:p w14:paraId="2D84BD08" w14:textId="2D970923" w:rsid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Noviyanti, V. R. (2016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Pewarnaan Sisi R-Dinamis Pada Graf Khusus Serta Operasi Sakel Dan Generalisasinya</w:t>
      </w:r>
      <w:r w:rsidRPr="00F3512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64646B4" w14:textId="63696E64" w:rsidR="00345723" w:rsidRPr="00F3512F" w:rsidRDefault="00345723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45723">
        <w:rPr>
          <w:rFonts w:ascii="Times New Roman" w:hAnsi="Times New Roman" w:cs="Times New Roman"/>
          <w:noProof/>
          <w:sz w:val="24"/>
          <w:szCs w:val="24"/>
        </w:rPr>
        <w:t xml:space="preserve">Obszarski, P., Turowski, K., &amp; Zięba, H. (2023). </w:t>
      </w:r>
      <w:r w:rsidRPr="00345723">
        <w:rPr>
          <w:rFonts w:ascii="Times New Roman" w:hAnsi="Times New Roman" w:cs="Times New Roman"/>
          <w:i/>
          <w:iCs/>
          <w:noProof/>
          <w:sz w:val="24"/>
          <w:szCs w:val="24"/>
        </w:rPr>
        <w:t>The Game Chromatic Number of Complete Multipartite Graphs with No Singletons</w:t>
      </w:r>
      <w:r w:rsidRPr="00345723">
        <w:rPr>
          <w:rFonts w:ascii="Times New Roman" w:hAnsi="Times New Roman" w:cs="Times New Roman"/>
          <w:noProof/>
          <w:sz w:val="24"/>
          <w:szCs w:val="24"/>
        </w:rPr>
        <w:t>. 1–13. http://arxiv.org/abs/2304.12073</w:t>
      </w:r>
    </w:p>
    <w:p w14:paraId="58549A65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Pratiwi. (2018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No Title</w:t>
      </w:r>
      <w:r w:rsidRPr="00F3512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0B40143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Rahmayanti, E. A. (2021). Digital Repository Repository Universitas Universitas Jember Jember Digital Digital Repository Repository Universitas Universitas Jember Jember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Digital Repository Universitas Jember</w:t>
      </w:r>
      <w:r w:rsidRPr="00F3512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4A148BF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Rianti, C. D., &amp; Narwen. (2018). Bilangan Kromatik Lokasi Dari Graf Spinner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Jurnal Matematika UNAND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1), 43. https://doi.org/10.25077/jmu.7.1.43-51.2018</w:t>
      </w:r>
    </w:p>
    <w:p w14:paraId="4A70A652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Saifudin, I., &amp; Dafik. (2015). Bilangan Khromatik Pewarnaan Sisi pada Graf Khusus dan Operasinya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Matematika Dan Pendidikan Matematika,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 202–210.</w:t>
      </w:r>
    </w:p>
    <w:p w14:paraId="5EA976F2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imanjuntak, S. ;Mulyono. (2021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Bilangan Kromatik Hasil Operasi Korona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2), 25–31.</w:t>
      </w:r>
    </w:p>
    <w:p w14:paraId="264515FB" w14:textId="52EA9EB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Slamin. (2019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Teori Graf dan Aplikasinya</w:t>
      </w:r>
      <w:r w:rsidRPr="00F3512F">
        <w:rPr>
          <w:rFonts w:ascii="Times New Roman" w:hAnsi="Times New Roman" w:cs="Times New Roman"/>
          <w:noProof/>
          <w:sz w:val="24"/>
          <w:szCs w:val="24"/>
        </w:rPr>
        <w:t>.</w:t>
      </w:r>
      <w:r w:rsidR="0084721C">
        <w:rPr>
          <w:rFonts w:ascii="Times New Roman" w:hAnsi="Times New Roman" w:cs="Times New Roman"/>
          <w:noProof/>
          <w:sz w:val="24"/>
          <w:szCs w:val="24"/>
        </w:rPr>
        <w:t xml:space="preserve"> Living Spiritual Quotient. Makassar. 1-160.</w:t>
      </w:r>
    </w:p>
    <w:p w14:paraId="4368FF85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Sugawara, E., &amp; Nikaido, H. (2014). Properties of AdeABC and AdeIJK efflux systems of Acinetobacter baumannii compared with those of the AcrAB-TolC system of Escherichia coli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Antimicrobial Agents and Chemotherapy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58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12), 7250–7257. https://doi.org/10.1128/AAC.03728-14</w:t>
      </w:r>
    </w:p>
    <w:p w14:paraId="2E1F7A24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Utami dan Hidayat. (2018). Bab Ii Landasan Teori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9), 8–24.</w:t>
      </w:r>
    </w:p>
    <w:p w14:paraId="089D9557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Utari, A. (2019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Bilangan Kromatik Graf Hasil Operasi dan Aplikasinya Pada Permainan Pewarnaan Graf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45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45), 95–98.</w:t>
      </w:r>
    </w:p>
    <w:p w14:paraId="2076F16A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Welyyanti, D. (2018)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Beberapa Syarat Cukup Untuk Bilangan Kromatik Lokasi Hingga Pada Graf Tak Terhubung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0E183BF0" w14:textId="77777777" w:rsidR="00F3512F" w:rsidRPr="00F3512F" w:rsidRDefault="00F3512F" w:rsidP="0084721C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Yusuf, R., Dewi, F. P., Firmansyah, &amp; Mujib, A. (2022). Generalisasi Bilangan Kromatik Pada Beberapa Kelas Graf Korona.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Jurnal Derivat: Jurnal Matematika Dan Pendidikan Matematika</w:t>
      </w:r>
      <w:r w:rsidRPr="00F351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512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3512F">
        <w:rPr>
          <w:rFonts w:ascii="Times New Roman" w:hAnsi="Times New Roman" w:cs="Times New Roman"/>
          <w:noProof/>
          <w:sz w:val="24"/>
          <w:szCs w:val="24"/>
        </w:rPr>
        <w:t>(2), 192–201. https://doi.org/10.31316/jderivat.v9i2.3780</w:t>
      </w:r>
    </w:p>
    <w:p w14:paraId="601B6329" w14:textId="33C8B3EB" w:rsidR="00684997" w:rsidRPr="00684997" w:rsidRDefault="00684997" w:rsidP="0084721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4997">
        <w:rPr>
          <w:rFonts w:ascii="Times New Roman" w:hAnsi="Times New Roman" w:cs="Times New Roman"/>
          <w:sz w:val="24"/>
          <w:szCs w:val="24"/>
        </w:rPr>
        <w:fldChar w:fldCharType="end"/>
      </w:r>
      <w:bookmarkStart w:id="2" w:name="_GoBack"/>
      <w:bookmarkEnd w:id="0"/>
      <w:bookmarkEnd w:id="2"/>
    </w:p>
    <w:sectPr w:rsidR="00684997" w:rsidRPr="00684997" w:rsidSect="00F453FA">
      <w:headerReference w:type="default" r:id="rId11"/>
      <w:footerReference w:type="default" r:id="rId12"/>
      <w:type w:val="continuous"/>
      <w:pgSz w:w="11907" w:h="16839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C7F4505" w14:textId="77777777" w:rsidR="00F80952" w:rsidRDefault="00F80952" w:rsidP="00FA6B6E">
      <w:pPr>
        <w:spacing w:after="0" w:line="240" w:lineRule="auto"/>
      </w:pPr>
      <w:r>
        <w:separator/>
      </w:r>
    </w:p>
  </w:endnote>
  <w:endnote w:type="continuationSeparator" w:id="0">
    <w:p w14:paraId="18AA12BE" w14:textId="77777777" w:rsidR="00F80952" w:rsidRDefault="00F80952" w:rsidP="00FA6B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MTI12">
    <w:altName w:val="Cambria"/>
    <w:panose1 w:val="00000000000000000000"/>
    <w:charset w:val="00"/>
    <w:family w:val="roman"/>
    <w:notTrueType/>
    <w:pitch w:val="default"/>
  </w:font>
  <w:font w:name="CMMI12">
    <w:altName w:val="Cambria"/>
    <w:panose1 w:val="00000000000000000000"/>
    <w:charset w:val="00"/>
    <w:family w:val="roman"/>
    <w:notTrueType/>
    <w:pitch w:val="default"/>
  </w:font>
  <w:font w:name="CMSY10">
    <w:altName w:val="Cambria"/>
    <w:panose1 w:val="00000000000000000000"/>
    <w:charset w:val="00"/>
    <w:family w:val="roman"/>
    <w:notTrueType/>
    <w:pitch w:val="default"/>
  </w:font>
  <w:font w:name="CMR12">
    <w:altName w:val="Cambria"/>
    <w:panose1 w:val="00000000000000000000"/>
    <w:charset w:val="00"/>
    <w:family w:val="roman"/>
    <w:notTrueType/>
    <w:pitch w:val="default"/>
  </w:font>
  <w:font w:name="CMMI8">
    <w:altName w:val="Cambria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3314012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6D1891AD" w14:textId="27B4448D" w:rsidR="003274DA" w:rsidRPr="00F453FA" w:rsidRDefault="003274DA">
        <w:pPr>
          <w:pStyle w:val="Footer"/>
          <w:jc w:val="center"/>
          <w:rPr>
            <w:rFonts w:ascii="Times New Roman" w:hAnsi="Times New Roman" w:cs="Times New Roman"/>
          </w:rPr>
        </w:pPr>
        <w:r w:rsidRPr="00F453FA">
          <w:rPr>
            <w:rFonts w:ascii="Times New Roman" w:hAnsi="Times New Roman" w:cs="Times New Roman"/>
          </w:rPr>
          <w:fldChar w:fldCharType="begin"/>
        </w:r>
        <w:r w:rsidRPr="00F453FA">
          <w:rPr>
            <w:rFonts w:ascii="Times New Roman" w:hAnsi="Times New Roman" w:cs="Times New Roman"/>
          </w:rPr>
          <w:instrText>PAGE   \* MERGEFORMAT</w:instrText>
        </w:r>
        <w:r w:rsidRPr="00F453FA">
          <w:rPr>
            <w:rFonts w:ascii="Times New Roman" w:hAnsi="Times New Roman" w:cs="Times New Roman"/>
          </w:rPr>
          <w:fldChar w:fldCharType="separate"/>
        </w:r>
        <w:r w:rsidR="00272C39" w:rsidRPr="00272C39">
          <w:rPr>
            <w:rFonts w:ascii="Times New Roman" w:hAnsi="Times New Roman" w:cs="Times New Roman"/>
            <w:noProof/>
            <w:lang w:val="id-ID"/>
          </w:rPr>
          <w:t>1</w:t>
        </w:r>
        <w:r w:rsidRPr="00F453FA">
          <w:rPr>
            <w:rFonts w:ascii="Times New Roman" w:hAnsi="Times New Roman" w:cs="Times New Roman"/>
          </w:rPr>
          <w:fldChar w:fldCharType="end"/>
        </w:r>
      </w:p>
    </w:sdtContent>
  </w:sdt>
  <w:p w14:paraId="353DB371" w14:textId="77777777" w:rsidR="003274DA" w:rsidRPr="003402E8" w:rsidRDefault="003274DA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3C29D2F" w14:textId="738710B0" w:rsidR="003274DA" w:rsidRPr="00F453FA" w:rsidRDefault="003274DA">
    <w:pPr>
      <w:pStyle w:val="Footer"/>
      <w:jc w:val="center"/>
      <w:rPr>
        <w:rFonts w:ascii="Times New Roman" w:hAnsi="Times New Roman" w:cs="Times New Roman"/>
      </w:rPr>
    </w:pPr>
  </w:p>
  <w:p w14:paraId="5C14D616" w14:textId="77777777" w:rsidR="003274DA" w:rsidRPr="003402E8" w:rsidRDefault="003274DA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CB118FC" w14:textId="77777777" w:rsidR="00F80952" w:rsidRDefault="00F80952" w:rsidP="00FA6B6E">
      <w:pPr>
        <w:spacing w:after="0" w:line="240" w:lineRule="auto"/>
      </w:pPr>
      <w:r>
        <w:separator/>
      </w:r>
    </w:p>
  </w:footnote>
  <w:footnote w:type="continuationSeparator" w:id="0">
    <w:p w14:paraId="3DEC8480" w14:textId="77777777" w:rsidR="00F80952" w:rsidRDefault="00F80952" w:rsidP="00FA6B6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90325E2" w14:textId="2BB621F4" w:rsidR="003274DA" w:rsidRPr="004970A8" w:rsidRDefault="003274DA">
    <w:pPr>
      <w:pStyle w:val="Header"/>
      <w:jc w:val="right"/>
      <w:rPr>
        <w:rFonts w:ascii="Times New Roman" w:hAnsi="Times New Roman" w:cs="Times New Roman"/>
      </w:rPr>
    </w:pPr>
  </w:p>
  <w:p w14:paraId="5137E96F" w14:textId="77777777" w:rsidR="003274DA" w:rsidRPr="003402E8" w:rsidRDefault="003274DA">
    <w:pPr>
      <w:pStyle w:val="Header"/>
      <w:rPr>
        <w:rFonts w:ascii="Times New Roman" w:hAnsi="Times New Roman" w:cs="Times New Roman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94077461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</w:rPr>
    </w:sdtEndPr>
    <w:sdtContent>
      <w:p w14:paraId="292501B9" w14:textId="44631E3D" w:rsidR="003274DA" w:rsidRPr="00F453FA" w:rsidRDefault="003274DA">
        <w:pPr>
          <w:pStyle w:val="Header"/>
          <w:jc w:val="right"/>
          <w:rPr>
            <w:rFonts w:ascii="Times New Roman" w:hAnsi="Times New Roman" w:cs="Times New Roman"/>
          </w:rPr>
        </w:pPr>
        <w:r w:rsidRPr="00F453FA">
          <w:rPr>
            <w:rFonts w:ascii="Times New Roman" w:hAnsi="Times New Roman" w:cs="Times New Roman"/>
          </w:rPr>
          <w:fldChar w:fldCharType="begin"/>
        </w:r>
        <w:r w:rsidRPr="00F453FA">
          <w:rPr>
            <w:rFonts w:ascii="Times New Roman" w:hAnsi="Times New Roman" w:cs="Times New Roman"/>
          </w:rPr>
          <w:instrText>PAGE   \* MERGEFORMAT</w:instrText>
        </w:r>
        <w:r w:rsidRPr="00F453FA">
          <w:rPr>
            <w:rFonts w:ascii="Times New Roman" w:hAnsi="Times New Roman" w:cs="Times New Roman"/>
          </w:rPr>
          <w:fldChar w:fldCharType="separate"/>
        </w:r>
        <w:r w:rsidR="00272C39" w:rsidRPr="00272C39">
          <w:rPr>
            <w:rFonts w:ascii="Times New Roman" w:hAnsi="Times New Roman" w:cs="Times New Roman"/>
            <w:noProof/>
            <w:lang w:val="id-ID"/>
          </w:rPr>
          <w:t>3</w:t>
        </w:r>
        <w:r w:rsidRPr="00F453FA">
          <w:rPr>
            <w:rFonts w:ascii="Times New Roman" w:hAnsi="Times New Roman" w:cs="Times New Roman"/>
          </w:rPr>
          <w:fldChar w:fldCharType="end"/>
        </w:r>
      </w:p>
    </w:sdtContent>
  </w:sdt>
  <w:p w14:paraId="4C32B115" w14:textId="77777777" w:rsidR="003274DA" w:rsidRPr="003402E8" w:rsidRDefault="003274DA">
    <w:pPr>
      <w:pStyle w:val="Header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68A9"/>
    <w:multiLevelType w:val="hybridMultilevel"/>
    <w:tmpl w:val="F69E9F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BE7406"/>
    <w:multiLevelType w:val="hybridMultilevel"/>
    <w:tmpl w:val="EEE6A78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4E657C1"/>
    <w:multiLevelType w:val="hybridMultilevel"/>
    <w:tmpl w:val="B2FE2BD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AEF523F"/>
    <w:multiLevelType w:val="multilevel"/>
    <w:tmpl w:val="E114570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1003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8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5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5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41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24" w:hanging="1440"/>
      </w:pPr>
      <w:rPr>
        <w:rFonts w:hint="default"/>
      </w:rPr>
    </w:lvl>
  </w:abstractNum>
  <w:abstractNum w:abstractNumId="4">
    <w:nsid w:val="322044BE"/>
    <w:multiLevelType w:val="hybridMultilevel"/>
    <w:tmpl w:val="3994718C"/>
    <w:lvl w:ilvl="0" w:tplc="D8A81ED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3475294B"/>
    <w:multiLevelType w:val="hybridMultilevel"/>
    <w:tmpl w:val="A18E72B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845851"/>
    <w:multiLevelType w:val="hybridMultilevel"/>
    <w:tmpl w:val="48B83894"/>
    <w:lvl w:ilvl="0" w:tplc="C0C621E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5FC3726"/>
    <w:multiLevelType w:val="hybridMultilevel"/>
    <w:tmpl w:val="FD0C552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B834AC3"/>
    <w:multiLevelType w:val="hybridMultilevel"/>
    <w:tmpl w:val="A6C8DF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D3603C9"/>
    <w:multiLevelType w:val="hybridMultilevel"/>
    <w:tmpl w:val="81D68FD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3792D49"/>
    <w:multiLevelType w:val="multilevel"/>
    <w:tmpl w:val="2D905B7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44AE0145"/>
    <w:multiLevelType w:val="hybridMultilevel"/>
    <w:tmpl w:val="9F8E84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6641D08"/>
    <w:multiLevelType w:val="hybridMultilevel"/>
    <w:tmpl w:val="DA3486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9946D48"/>
    <w:multiLevelType w:val="hybridMultilevel"/>
    <w:tmpl w:val="24789608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4">
    <w:nsid w:val="5F8111E9"/>
    <w:multiLevelType w:val="hybridMultilevel"/>
    <w:tmpl w:val="081C8D5A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5">
    <w:nsid w:val="6E9C1933"/>
    <w:multiLevelType w:val="hybridMultilevel"/>
    <w:tmpl w:val="6478A79E"/>
    <w:lvl w:ilvl="0" w:tplc="051EC30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F4D34FF"/>
    <w:multiLevelType w:val="hybridMultilevel"/>
    <w:tmpl w:val="24789608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7">
    <w:nsid w:val="73AB289D"/>
    <w:multiLevelType w:val="hybridMultilevel"/>
    <w:tmpl w:val="620A89C6"/>
    <w:lvl w:ilvl="0" w:tplc="FFFFFFFF">
      <w:start w:val="1"/>
      <w:numFmt w:val="lowerLetter"/>
      <w:lvlText w:val="%1.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8">
    <w:nsid w:val="794C328E"/>
    <w:multiLevelType w:val="multilevel"/>
    <w:tmpl w:val="73EA7CF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>
      <w:start w:val="1"/>
      <w:numFmt w:val="decimal"/>
      <w:isLgl/>
      <w:lvlText w:val="%1.%2"/>
      <w:lvlJc w:val="left"/>
      <w:pPr>
        <w:ind w:left="1020" w:hanging="66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9">
    <w:nsid w:val="7B635DCF"/>
    <w:multiLevelType w:val="multilevel"/>
    <w:tmpl w:val="65A2984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num w:numId="1">
    <w:abstractNumId w:val="0"/>
  </w:num>
  <w:num w:numId="2">
    <w:abstractNumId w:val="10"/>
  </w:num>
  <w:num w:numId="3">
    <w:abstractNumId w:val="12"/>
  </w:num>
  <w:num w:numId="4">
    <w:abstractNumId w:val="3"/>
  </w:num>
  <w:num w:numId="5">
    <w:abstractNumId w:val="19"/>
  </w:num>
  <w:num w:numId="6">
    <w:abstractNumId w:val="8"/>
  </w:num>
  <w:num w:numId="7">
    <w:abstractNumId w:val="15"/>
  </w:num>
  <w:num w:numId="8">
    <w:abstractNumId w:val="18"/>
  </w:num>
  <w:num w:numId="9">
    <w:abstractNumId w:val="6"/>
  </w:num>
  <w:num w:numId="10">
    <w:abstractNumId w:val="7"/>
  </w:num>
  <w:num w:numId="11">
    <w:abstractNumId w:val="16"/>
  </w:num>
  <w:num w:numId="12">
    <w:abstractNumId w:val="2"/>
  </w:num>
  <w:num w:numId="13">
    <w:abstractNumId w:val="17"/>
  </w:num>
  <w:num w:numId="14">
    <w:abstractNumId w:val="14"/>
  </w:num>
  <w:num w:numId="15">
    <w:abstractNumId w:val="5"/>
  </w:num>
  <w:num w:numId="16">
    <w:abstractNumId w:val="13"/>
  </w:num>
  <w:num w:numId="17">
    <w:abstractNumId w:val="9"/>
  </w:num>
  <w:num w:numId="18">
    <w:abstractNumId w:val="1"/>
  </w:num>
  <w:num w:numId="19">
    <w:abstractNumId w:val="11"/>
  </w:num>
  <w:num w:numId="2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D5314"/>
    <w:rsid w:val="000072E3"/>
    <w:rsid w:val="00010381"/>
    <w:rsid w:val="00011452"/>
    <w:rsid w:val="00011DFE"/>
    <w:rsid w:val="0001745D"/>
    <w:rsid w:val="00020632"/>
    <w:rsid w:val="0002165D"/>
    <w:rsid w:val="00021F17"/>
    <w:rsid w:val="000240CD"/>
    <w:rsid w:val="00030E66"/>
    <w:rsid w:val="00031849"/>
    <w:rsid w:val="00032758"/>
    <w:rsid w:val="00034DD7"/>
    <w:rsid w:val="0003684A"/>
    <w:rsid w:val="00041165"/>
    <w:rsid w:val="00041FFB"/>
    <w:rsid w:val="00042579"/>
    <w:rsid w:val="00042EB4"/>
    <w:rsid w:val="00043114"/>
    <w:rsid w:val="00051E64"/>
    <w:rsid w:val="00052D45"/>
    <w:rsid w:val="00054763"/>
    <w:rsid w:val="00057339"/>
    <w:rsid w:val="00057FBA"/>
    <w:rsid w:val="0006544A"/>
    <w:rsid w:val="000708BD"/>
    <w:rsid w:val="0007126A"/>
    <w:rsid w:val="000768BC"/>
    <w:rsid w:val="00082598"/>
    <w:rsid w:val="00086730"/>
    <w:rsid w:val="00093345"/>
    <w:rsid w:val="00096F9E"/>
    <w:rsid w:val="000A1F7D"/>
    <w:rsid w:val="000A4200"/>
    <w:rsid w:val="000A720C"/>
    <w:rsid w:val="000B11D8"/>
    <w:rsid w:val="000B48C2"/>
    <w:rsid w:val="000C171F"/>
    <w:rsid w:val="000C39A6"/>
    <w:rsid w:val="000C41F8"/>
    <w:rsid w:val="000C47F9"/>
    <w:rsid w:val="000C55D2"/>
    <w:rsid w:val="000C5E19"/>
    <w:rsid w:val="000C7FC6"/>
    <w:rsid w:val="000D5314"/>
    <w:rsid w:val="000E1063"/>
    <w:rsid w:val="000E14D6"/>
    <w:rsid w:val="000E35F4"/>
    <w:rsid w:val="000E608F"/>
    <w:rsid w:val="000F0571"/>
    <w:rsid w:val="000F1524"/>
    <w:rsid w:val="000F48E3"/>
    <w:rsid w:val="000F5FA9"/>
    <w:rsid w:val="00101EB5"/>
    <w:rsid w:val="001059B6"/>
    <w:rsid w:val="00105C85"/>
    <w:rsid w:val="00106B56"/>
    <w:rsid w:val="001109E2"/>
    <w:rsid w:val="00111625"/>
    <w:rsid w:val="001164D0"/>
    <w:rsid w:val="0011686B"/>
    <w:rsid w:val="00116F92"/>
    <w:rsid w:val="00121E2C"/>
    <w:rsid w:val="00126EE1"/>
    <w:rsid w:val="001275AA"/>
    <w:rsid w:val="0013134E"/>
    <w:rsid w:val="00135258"/>
    <w:rsid w:val="0014171F"/>
    <w:rsid w:val="00143AFC"/>
    <w:rsid w:val="00146ADB"/>
    <w:rsid w:val="00151641"/>
    <w:rsid w:val="00152774"/>
    <w:rsid w:val="001528A3"/>
    <w:rsid w:val="001549E5"/>
    <w:rsid w:val="001557A6"/>
    <w:rsid w:val="00156262"/>
    <w:rsid w:val="00156894"/>
    <w:rsid w:val="00156F14"/>
    <w:rsid w:val="001607B7"/>
    <w:rsid w:val="001639DF"/>
    <w:rsid w:val="00163D52"/>
    <w:rsid w:val="001652CC"/>
    <w:rsid w:val="0016666C"/>
    <w:rsid w:val="00173489"/>
    <w:rsid w:val="0017798A"/>
    <w:rsid w:val="001803AD"/>
    <w:rsid w:val="00181D29"/>
    <w:rsid w:val="00182EF0"/>
    <w:rsid w:val="00185362"/>
    <w:rsid w:val="001878C6"/>
    <w:rsid w:val="001937AE"/>
    <w:rsid w:val="001946C9"/>
    <w:rsid w:val="001A0A25"/>
    <w:rsid w:val="001A175D"/>
    <w:rsid w:val="001A59C2"/>
    <w:rsid w:val="001A7D51"/>
    <w:rsid w:val="001B4CD4"/>
    <w:rsid w:val="001B6D02"/>
    <w:rsid w:val="001B7C27"/>
    <w:rsid w:val="001C21A2"/>
    <w:rsid w:val="001C5504"/>
    <w:rsid w:val="001D4F54"/>
    <w:rsid w:val="001D57FC"/>
    <w:rsid w:val="001E076D"/>
    <w:rsid w:val="001F13AE"/>
    <w:rsid w:val="001F309C"/>
    <w:rsid w:val="0020007B"/>
    <w:rsid w:val="002022EA"/>
    <w:rsid w:val="00204466"/>
    <w:rsid w:val="00210463"/>
    <w:rsid w:val="002104F3"/>
    <w:rsid w:val="00211C97"/>
    <w:rsid w:val="002120E0"/>
    <w:rsid w:val="0021245E"/>
    <w:rsid w:val="00217F06"/>
    <w:rsid w:val="00226222"/>
    <w:rsid w:val="00227797"/>
    <w:rsid w:val="002316D9"/>
    <w:rsid w:val="00233078"/>
    <w:rsid w:val="0023434D"/>
    <w:rsid w:val="00234B62"/>
    <w:rsid w:val="00241238"/>
    <w:rsid w:val="002470C9"/>
    <w:rsid w:val="00250FE6"/>
    <w:rsid w:val="0025650E"/>
    <w:rsid w:val="00257EF0"/>
    <w:rsid w:val="0026483F"/>
    <w:rsid w:val="00271DC3"/>
    <w:rsid w:val="00272C39"/>
    <w:rsid w:val="00273D22"/>
    <w:rsid w:val="002741A8"/>
    <w:rsid w:val="00275E24"/>
    <w:rsid w:val="002765ED"/>
    <w:rsid w:val="00276956"/>
    <w:rsid w:val="00287377"/>
    <w:rsid w:val="002915E8"/>
    <w:rsid w:val="00297CF9"/>
    <w:rsid w:val="002A22EC"/>
    <w:rsid w:val="002A45A8"/>
    <w:rsid w:val="002A521F"/>
    <w:rsid w:val="002B04C0"/>
    <w:rsid w:val="002B2E8C"/>
    <w:rsid w:val="002B40F5"/>
    <w:rsid w:val="002B6FA6"/>
    <w:rsid w:val="002C1424"/>
    <w:rsid w:val="002C2DBB"/>
    <w:rsid w:val="002C3164"/>
    <w:rsid w:val="002C64BB"/>
    <w:rsid w:val="002D5804"/>
    <w:rsid w:val="002D70A3"/>
    <w:rsid w:val="002E17F3"/>
    <w:rsid w:val="002F0DC7"/>
    <w:rsid w:val="002F4F0D"/>
    <w:rsid w:val="002F5C78"/>
    <w:rsid w:val="002F7E9D"/>
    <w:rsid w:val="00304041"/>
    <w:rsid w:val="00304841"/>
    <w:rsid w:val="00316987"/>
    <w:rsid w:val="00317AC2"/>
    <w:rsid w:val="00324C87"/>
    <w:rsid w:val="0032519D"/>
    <w:rsid w:val="00325390"/>
    <w:rsid w:val="00325732"/>
    <w:rsid w:val="003274DA"/>
    <w:rsid w:val="00327C72"/>
    <w:rsid w:val="00333F72"/>
    <w:rsid w:val="003402E8"/>
    <w:rsid w:val="00340CAC"/>
    <w:rsid w:val="00343A57"/>
    <w:rsid w:val="00345723"/>
    <w:rsid w:val="00350EDE"/>
    <w:rsid w:val="00351769"/>
    <w:rsid w:val="00351BA4"/>
    <w:rsid w:val="00356510"/>
    <w:rsid w:val="0036256B"/>
    <w:rsid w:val="00370239"/>
    <w:rsid w:val="00371427"/>
    <w:rsid w:val="00371C20"/>
    <w:rsid w:val="00377B9B"/>
    <w:rsid w:val="00385BCD"/>
    <w:rsid w:val="00386C93"/>
    <w:rsid w:val="003A0676"/>
    <w:rsid w:val="003A55CA"/>
    <w:rsid w:val="003A7DBF"/>
    <w:rsid w:val="003B25FB"/>
    <w:rsid w:val="003B275A"/>
    <w:rsid w:val="003B51D7"/>
    <w:rsid w:val="003C1B34"/>
    <w:rsid w:val="003C4682"/>
    <w:rsid w:val="003C58E9"/>
    <w:rsid w:val="003D4B94"/>
    <w:rsid w:val="003D4C15"/>
    <w:rsid w:val="003D62A4"/>
    <w:rsid w:val="003D660D"/>
    <w:rsid w:val="003E03AC"/>
    <w:rsid w:val="003E364A"/>
    <w:rsid w:val="003E43A9"/>
    <w:rsid w:val="003E6E91"/>
    <w:rsid w:val="003F4C49"/>
    <w:rsid w:val="004027EC"/>
    <w:rsid w:val="004060FD"/>
    <w:rsid w:val="0040792E"/>
    <w:rsid w:val="004121D1"/>
    <w:rsid w:val="00412302"/>
    <w:rsid w:val="00412769"/>
    <w:rsid w:val="00417B05"/>
    <w:rsid w:val="00417CB0"/>
    <w:rsid w:val="00420614"/>
    <w:rsid w:val="00423D0D"/>
    <w:rsid w:val="0042691D"/>
    <w:rsid w:val="00430362"/>
    <w:rsid w:val="00432D24"/>
    <w:rsid w:val="00435043"/>
    <w:rsid w:val="00435108"/>
    <w:rsid w:val="0043545D"/>
    <w:rsid w:val="00436307"/>
    <w:rsid w:val="004377FC"/>
    <w:rsid w:val="00445C1B"/>
    <w:rsid w:val="004462BD"/>
    <w:rsid w:val="00446854"/>
    <w:rsid w:val="004511F3"/>
    <w:rsid w:val="00454E3B"/>
    <w:rsid w:val="0045518A"/>
    <w:rsid w:val="004624BE"/>
    <w:rsid w:val="00467BBB"/>
    <w:rsid w:val="004702D4"/>
    <w:rsid w:val="00474F6D"/>
    <w:rsid w:val="00476490"/>
    <w:rsid w:val="00493109"/>
    <w:rsid w:val="00493DF7"/>
    <w:rsid w:val="00494485"/>
    <w:rsid w:val="004970A8"/>
    <w:rsid w:val="004A199F"/>
    <w:rsid w:val="004A39CE"/>
    <w:rsid w:val="004A665E"/>
    <w:rsid w:val="004A7274"/>
    <w:rsid w:val="004B16F9"/>
    <w:rsid w:val="004B3D24"/>
    <w:rsid w:val="004B3E21"/>
    <w:rsid w:val="004B519C"/>
    <w:rsid w:val="004B76F7"/>
    <w:rsid w:val="004C0E82"/>
    <w:rsid w:val="004C1690"/>
    <w:rsid w:val="004C2DBB"/>
    <w:rsid w:val="004C5215"/>
    <w:rsid w:val="004C6041"/>
    <w:rsid w:val="004C7F6F"/>
    <w:rsid w:val="004D0822"/>
    <w:rsid w:val="004D12ED"/>
    <w:rsid w:val="004D2D2F"/>
    <w:rsid w:val="004D5725"/>
    <w:rsid w:val="004E2DD1"/>
    <w:rsid w:val="004F22FD"/>
    <w:rsid w:val="004F3EE6"/>
    <w:rsid w:val="004F4010"/>
    <w:rsid w:val="00502266"/>
    <w:rsid w:val="00503284"/>
    <w:rsid w:val="00504002"/>
    <w:rsid w:val="00507EF9"/>
    <w:rsid w:val="00512BBA"/>
    <w:rsid w:val="005130F5"/>
    <w:rsid w:val="005131D3"/>
    <w:rsid w:val="00514182"/>
    <w:rsid w:val="00514DE5"/>
    <w:rsid w:val="00515099"/>
    <w:rsid w:val="005156A6"/>
    <w:rsid w:val="005213FE"/>
    <w:rsid w:val="00521555"/>
    <w:rsid w:val="0052793D"/>
    <w:rsid w:val="00530E99"/>
    <w:rsid w:val="00532E72"/>
    <w:rsid w:val="005341E6"/>
    <w:rsid w:val="00534FA5"/>
    <w:rsid w:val="00535F32"/>
    <w:rsid w:val="005360FB"/>
    <w:rsid w:val="00542B12"/>
    <w:rsid w:val="005437AD"/>
    <w:rsid w:val="00551963"/>
    <w:rsid w:val="00552581"/>
    <w:rsid w:val="005528F7"/>
    <w:rsid w:val="005556D5"/>
    <w:rsid w:val="00556FBD"/>
    <w:rsid w:val="00560D6B"/>
    <w:rsid w:val="0056641A"/>
    <w:rsid w:val="00567253"/>
    <w:rsid w:val="0057118A"/>
    <w:rsid w:val="0057197B"/>
    <w:rsid w:val="005723C2"/>
    <w:rsid w:val="005731AB"/>
    <w:rsid w:val="00573FBE"/>
    <w:rsid w:val="00576418"/>
    <w:rsid w:val="00577AF8"/>
    <w:rsid w:val="005815B6"/>
    <w:rsid w:val="00581CD8"/>
    <w:rsid w:val="005835BF"/>
    <w:rsid w:val="00583BE3"/>
    <w:rsid w:val="00585AE9"/>
    <w:rsid w:val="00592406"/>
    <w:rsid w:val="00593BBE"/>
    <w:rsid w:val="00593F61"/>
    <w:rsid w:val="005956CE"/>
    <w:rsid w:val="00595920"/>
    <w:rsid w:val="005A065E"/>
    <w:rsid w:val="005A379B"/>
    <w:rsid w:val="005A4822"/>
    <w:rsid w:val="005B355B"/>
    <w:rsid w:val="005B3845"/>
    <w:rsid w:val="005C188A"/>
    <w:rsid w:val="005C564F"/>
    <w:rsid w:val="005C7842"/>
    <w:rsid w:val="005D06BC"/>
    <w:rsid w:val="005D219D"/>
    <w:rsid w:val="005D4920"/>
    <w:rsid w:val="005E0451"/>
    <w:rsid w:val="005E16EB"/>
    <w:rsid w:val="005E5E84"/>
    <w:rsid w:val="005E6E4D"/>
    <w:rsid w:val="005F23AF"/>
    <w:rsid w:val="005F4C3B"/>
    <w:rsid w:val="005F5228"/>
    <w:rsid w:val="005F672A"/>
    <w:rsid w:val="005F6A8A"/>
    <w:rsid w:val="005F7F5F"/>
    <w:rsid w:val="00603161"/>
    <w:rsid w:val="00604ABF"/>
    <w:rsid w:val="006154A5"/>
    <w:rsid w:val="0061618D"/>
    <w:rsid w:val="00616D2B"/>
    <w:rsid w:val="00622637"/>
    <w:rsid w:val="00623374"/>
    <w:rsid w:val="00623518"/>
    <w:rsid w:val="00624DC2"/>
    <w:rsid w:val="006267AA"/>
    <w:rsid w:val="00632F19"/>
    <w:rsid w:val="00634159"/>
    <w:rsid w:val="00634670"/>
    <w:rsid w:val="0063499F"/>
    <w:rsid w:val="00640EC7"/>
    <w:rsid w:val="0064192A"/>
    <w:rsid w:val="00641F44"/>
    <w:rsid w:val="006423D0"/>
    <w:rsid w:val="00642D50"/>
    <w:rsid w:val="00651CA9"/>
    <w:rsid w:val="00652B10"/>
    <w:rsid w:val="00653764"/>
    <w:rsid w:val="00653800"/>
    <w:rsid w:val="0065688D"/>
    <w:rsid w:val="0066207F"/>
    <w:rsid w:val="00662400"/>
    <w:rsid w:val="006626C3"/>
    <w:rsid w:val="0066305D"/>
    <w:rsid w:val="00663A98"/>
    <w:rsid w:val="006641CD"/>
    <w:rsid w:val="0066445A"/>
    <w:rsid w:val="00664504"/>
    <w:rsid w:val="00671F0A"/>
    <w:rsid w:val="006743E9"/>
    <w:rsid w:val="00674624"/>
    <w:rsid w:val="00676852"/>
    <w:rsid w:val="00682BA2"/>
    <w:rsid w:val="00683831"/>
    <w:rsid w:val="00684846"/>
    <w:rsid w:val="00684997"/>
    <w:rsid w:val="00687DEF"/>
    <w:rsid w:val="006935DD"/>
    <w:rsid w:val="006952AB"/>
    <w:rsid w:val="00696BDA"/>
    <w:rsid w:val="006A14A7"/>
    <w:rsid w:val="006A2EF9"/>
    <w:rsid w:val="006A4754"/>
    <w:rsid w:val="006A584D"/>
    <w:rsid w:val="006A5DE3"/>
    <w:rsid w:val="006A6E76"/>
    <w:rsid w:val="006A79D0"/>
    <w:rsid w:val="006B7299"/>
    <w:rsid w:val="006B7615"/>
    <w:rsid w:val="006C4C71"/>
    <w:rsid w:val="006C6349"/>
    <w:rsid w:val="006D5299"/>
    <w:rsid w:val="006D751A"/>
    <w:rsid w:val="006E01C3"/>
    <w:rsid w:val="006E14C7"/>
    <w:rsid w:val="006E2C34"/>
    <w:rsid w:val="006F1476"/>
    <w:rsid w:val="006F4915"/>
    <w:rsid w:val="006F6DC6"/>
    <w:rsid w:val="006F7F03"/>
    <w:rsid w:val="0070068F"/>
    <w:rsid w:val="007018A4"/>
    <w:rsid w:val="00706BDB"/>
    <w:rsid w:val="007107AC"/>
    <w:rsid w:val="00714EEA"/>
    <w:rsid w:val="00715D48"/>
    <w:rsid w:val="00715E64"/>
    <w:rsid w:val="00721A23"/>
    <w:rsid w:val="007222D4"/>
    <w:rsid w:val="007227D0"/>
    <w:rsid w:val="00722DC9"/>
    <w:rsid w:val="00723A10"/>
    <w:rsid w:val="0072490E"/>
    <w:rsid w:val="00725914"/>
    <w:rsid w:val="00726915"/>
    <w:rsid w:val="00730C4E"/>
    <w:rsid w:val="007321B1"/>
    <w:rsid w:val="00733EFA"/>
    <w:rsid w:val="00735805"/>
    <w:rsid w:val="00735CB2"/>
    <w:rsid w:val="00737ED6"/>
    <w:rsid w:val="00740BAF"/>
    <w:rsid w:val="00741BF3"/>
    <w:rsid w:val="00746241"/>
    <w:rsid w:val="00747598"/>
    <w:rsid w:val="00751C5B"/>
    <w:rsid w:val="007569CB"/>
    <w:rsid w:val="00756A9B"/>
    <w:rsid w:val="007616AF"/>
    <w:rsid w:val="00763898"/>
    <w:rsid w:val="007643DC"/>
    <w:rsid w:val="0076608F"/>
    <w:rsid w:val="00774801"/>
    <w:rsid w:val="00775C84"/>
    <w:rsid w:val="00775FCB"/>
    <w:rsid w:val="00782B86"/>
    <w:rsid w:val="00786CE2"/>
    <w:rsid w:val="00790681"/>
    <w:rsid w:val="00792A12"/>
    <w:rsid w:val="007940AE"/>
    <w:rsid w:val="007A14A9"/>
    <w:rsid w:val="007A7759"/>
    <w:rsid w:val="007B3EAC"/>
    <w:rsid w:val="007B443C"/>
    <w:rsid w:val="007B4B84"/>
    <w:rsid w:val="007B5B6C"/>
    <w:rsid w:val="007C21F4"/>
    <w:rsid w:val="007C48B8"/>
    <w:rsid w:val="007C4950"/>
    <w:rsid w:val="007C4F9D"/>
    <w:rsid w:val="007C7CDA"/>
    <w:rsid w:val="007D119F"/>
    <w:rsid w:val="007D1C5C"/>
    <w:rsid w:val="007D65D8"/>
    <w:rsid w:val="007E2EB1"/>
    <w:rsid w:val="007E5E92"/>
    <w:rsid w:val="007E7C8D"/>
    <w:rsid w:val="007F40FB"/>
    <w:rsid w:val="007F452F"/>
    <w:rsid w:val="007F5D97"/>
    <w:rsid w:val="007F6376"/>
    <w:rsid w:val="00802DE0"/>
    <w:rsid w:val="0080346A"/>
    <w:rsid w:val="008035F9"/>
    <w:rsid w:val="00812DC1"/>
    <w:rsid w:val="00813370"/>
    <w:rsid w:val="0081382A"/>
    <w:rsid w:val="0081428E"/>
    <w:rsid w:val="00814439"/>
    <w:rsid w:val="00814F0D"/>
    <w:rsid w:val="008177FF"/>
    <w:rsid w:val="00817B68"/>
    <w:rsid w:val="00840CCB"/>
    <w:rsid w:val="00845B07"/>
    <w:rsid w:val="0084721C"/>
    <w:rsid w:val="008547D7"/>
    <w:rsid w:val="00863152"/>
    <w:rsid w:val="0087231F"/>
    <w:rsid w:val="00873935"/>
    <w:rsid w:val="00873EF2"/>
    <w:rsid w:val="008747FF"/>
    <w:rsid w:val="00875321"/>
    <w:rsid w:val="008774D7"/>
    <w:rsid w:val="008807CC"/>
    <w:rsid w:val="0089034E"/>
    <w:rsid w:val="00891444"/>
    <w:rsid w:val="008931A2"/>
    <w:rsid w:val="00897D5F"/>
    <w:rsid w:val="008A64D5"/>
    <w:rsid w:val="008A7226"/>
    <w:rsid w:val="008B37D7"/>
    <w:rsid w:val="008B6325"/>
    <w:rsid w:val="008C0EB9"/>
    <w:rsid w:val="008C4512"/>
    <w:rsid w:val="008C66A6"/>
    <w:rsid w:val="008D06B4"/>
    <w:rsid w:val="008D7074"/>
    <w:rsid w:val="008E0273"/>
    <w:rsid w:val="008E3455"/>
    <w:rsid w:val="008E39EB"/>
    <w:rsid w:val="008E4F2F"/>
    <w:rsid w:val="008E5102"/>
    <w:rsid w:val="008E5B9C"/>
    <w:rsid w:val="008E6454"/>
    <w:rsid w:val="008F2380"/>
    <w:rsid w:val="008F33A1"/>
    <w:rsid w:val="008F3CB5"/>
    <w:rsid w:val="008F5B9E"/>
    <w:rsid w:val="008F6075"/>
    <w:rsid w:val="008F7B9C"/>
    <w:rsid w:val="00901631"/>
    <w:rsid w:val="00914AF6"/>
    <w:rsid w:val="00914CB7"/>
    <w:rsid w:val="0092291A"/>
    <w:rsid w:val="00922E4D"/>
    <w:rsid w:val="009244D8"/>
    <w:rsid w:val="00924C45"/>
    <w:rsid w:val="00927A7C"/>
    <w:rsid w:val="00931448"/>
    <w:rsid w:val="009404BB"/>
    <w:rsid w:val="00941DE2"/>
    <w:rsid w:val="00944E6E"/>
    <w:rsid w:val="00950008"/>
    <w:rsid w:val="00950DA3"/>
    <w:rsid w:val="009536C1"/>
    <w:rsid w:val="009539AB"/>
    <w:rsid w:val="00953B36"/>
    <w:rsid w:val="0095641E"/>
    <w:rsid w:val="00956F29"/>
    <w:rsid w:val="00957508"/>
    <w:rsid w:val="00961872"/>
    <w:rsid w:val="0096361B"/>
    <w:rsid w:val="00967765"/>
    <w:rsid w:val="009714B1"/>
    <w:rsid w:val="00972342"/>
    <w:rsid w:val="009754EC"/>
    <w:rsid w:val="00981DB9"/>
    <w:rsid w:val="0098561E"/>
    <w:rsid w:val="009864D7"/>
    <w:rsid w:val="00991466"/>
    <w:rsid w:val="009971EA"/>
    <w:rsid w:val="00997AA5"/>
    <w:rsid w:val="009A0723"/>
    <w:rsid w:val="009A11C2"/>
    <w:rsid w:val="009A51D6"/>
    <w:rsid w:val="009A5246"/>
    <w:rsid w:val="009B19F6"/>
    <w:rsid w:val="009B220C"/>
    <w:rsid w:val="009B53B6"/>
    <w:rsid w:val="009C17EE"/>
    <w:rsid w:val="009C4B6E"/>
    <w:rsid w:val="009D0CA7"/>
    <w:rsid w:val="009D15CF"/>
    <w:rsid w:val="009D184E"/>
    <w:rsid w:val="009D5C26"/>
    <w:rsid w:val="009D5C65"/>
    <w:rsid w:val="009D64FA"/>
    <w:rsid w:val="009D6DC8"/>
    <w:rsid w:val="009E1A79"/>
    <w:rsid w:val="009E2C90"/>
    <w:rsid w:val="009F0A1B"/>
    <w:rsid w:val="009F28C1"/>
    <w:rsid w:val="009F33D8"/>
    <w:rsid w:val="009F3DB0"/>
    <w:rsid w:val="00A02F1C"/>
    <w:rsid w:val="00A07CD7"/>
    <w:rsid w:val="00A117CD"/>
    <w:rsid w:val="00A1784F"/>
    <w:rsid w:val="00A22481"/>
    <w:rsid w:val="00A23727"/>
    <w:rsid w:val="00A2449C"/>
    <w:rsid w:val="00A27292"/>
    <w:rsid w:val="00A30A86"/>
    <w:rsid w:val="00A34BEE"/>
    <w:rsid w:val="00A350B2"/>
    <w:rsid w:val="00A407CB"/>
    <w:rsid w:val="00A41268"/>
    <w:rsid w:val="00A416D7"/>
    <w:rsid w:val="00A47829"/>
    <w:rsid w:val="00A50A1B"/>
    <w:rsid w:val="00A5172F"/>
    <w:rsid w:val="00A5284F"/>
    <w:rsid w:val="00A537F3"/>
    <w:rsid w:val="00A5767B"/>
    <w:rsid w:val="00A60045"/>
    <w:rsid w:val="00A611C6"/>
    <w:rsid w:val="00A72D36"/>
    <w:rsid w:val="00A75682"/>
    <w:rsid w:val="00A768E4"/>
    <w:rsid w:val="00A80278"/>
    <w:rsid w:val="00A81955"/>
    <w:rsid w:val="00A8439A"/>
    <w:rsid w:val="00A918BB"/>
    <w:rsid w:val="00A93DF5"/>
    <w:rsid w:val="00A94969"/>
    <w:rsid w:val="00A95DA4"/>
    <w:rsid w:val="00A97933"/>
    <w:rsid w:val="00AA7FA0"/>
    <w:rsid w:val="00AB3230"/>
    <w:rsid w:val="00AB470E"/>
    <w:rsid w:val="00AB4939"/>
    <w:rsid w:val="00AC01AA"/>
    <w:rsid w:val="00AC243D"/>
    <w:rsid w:val="00AC79D1"/>
    <w:rsid w:val="00AD6ABF"/>
    <w:rsid w:val="00AE41E7"/>
    <w:rsid w:val="00AF2644"/>
    <w:rsid w:val="00AF36ED"/>
    <w:rsid w:val="00AF6E5D"/>
    <w:rsid w:val="00B00A7F"/>
    <w:rsid w:val="00B03D99"/>
    <w:rsid w:val="00B12727"/>
    <w:rsid w:val="00B136A3"/>
    <w:rsid w:val="00B15265"/>
    <w:rsid w:val="00B225CB"/>
    <w:rsid w:val="00B236D7"/>
    <w:rsid w:val="00B252D5"/>
    <w:rsid w:val="00B253CD"/>
    <w:rsid w:val="00B31771"/>
    <w:rsid w:val="00B317EA"/>
    <w:rsid w:val="00B331F3"/>
    <w:rsid w:val="00B33D11"/>
    <w:rsid w:val="00B34C5F"/>
    <w:rsid w:val="00B35C0C"/>
    <w:rsid w:val="00B43BDA"/>
    <w:rsid w:val="00B473FF"/>
    <w:rsid w:val="00B47A69"/>
    <w:rsid w:val="00B5005E"/>
    <w:rsid w:val="00B5090B"/>
    <w:rsid w:val="00B515E6"/>
    <w:rsid w:val="00B51C66"/>
    <w:rsid w:val="00B52CE3"/>
    <w:rsid w:val="00B52FC4"/>
    <w:rsid w:val="00B6462D"/>
    <w:rsid w:val="00B74DBE"/>
    <w:rsid w:val="00B76492"/>
    <w:rsid w:val="00B7755E"/>
    <w:rsid w:val="00B77685"/>
    <w:rsid w:val="00B84631"/>
    <w:rsid w:val="00B85534"/>
    <w:rsid w:val="00B8778F"/>
    <w:rsid w:val="00B879AB"/>
    <w:rsid w:val="00B90E01"/>
    <w:rsid w:val="00B910BB"/>
    <w:rsid w:val="00B91BB3"/>
    <w:rsid w:val="00B9265A"/>
    <w:rsid w:val="00B93F90"/>
    <w:rsid w:val="00B95A87"/>
    <w:rsid w:val="00B9785A"/>
    <w:rsid w:val="00BA0D06"/>
    <w:rsid w:val="00BA63F8"/>
    <w:rsid w:val="00BB39DF"/>
    <w:rsid w:val="00BB3A76"/>
    <w:rsid w:val="00BB64A9"/>
    <w:rsid w:val="00BC3609"/>
    <w:rsid w:val="00BC56F1"/>
    <w:rsid w:val="00BC610A"/>
    <w:rsid w:val="00BC7A53"/>
    <w:rsid w:val="00BE1B09"/>
    <w:rsid w:val="00BE2C08"/>
    <w:rsid w:val="00BF245F"/>
    <w:rsid w:val="00BF2954"/>
    <w:rsid w:val="00BF2B7A"/>
    <w:rsid w:val="00BF3B36"/>
    <w:rsid w:val="00BF50A5"/>
    <w:rsid w:val="00BF5F74"/>
    <w:rsid w:val="00BF77A7"/>
    <w:rsid w:val="00C00671"/>
    <w:rsid w:val="00C00E76"/>
    <w:rsid w:val="00C05259"/>
    <w:rsid w:val="00C17A3D"/>
    <w:rsid w:val="00C21410"/>
    <w:rsid w:val="00C25553"/>
    <w:rsid w:val="00C25A90"/>
    <w:rsid w:val="00C263BB"/>
    <w:rsid w:val="00C26C70"/>
    <w:rsid w:val="00C30D14"/>
    <w:rsid w:val="00C31F77"/>
    <w:rsid w:val="00C3276E"/>
    <w:rsid w:val="00C35BE9"/>
    <w:rsid w:val="00C35C7E"/>
    <w:rsid w:val="00C37D59"/>
    <w:rsid w:val="00C4187E"/>
    <w:rsid w:val="00C42572"/>
    <w:rsid w:val="00C43999"/>
    <w:rsid w:val="00C450EE"/>
    <w:rsid w:val="00C46A0A"/>
    <w:rsid w:val="00C47854"/>
    <w:rsid w:val="00C50510"/>
    <w:rsid w:val="00C51587"/>
    <w:rsid w:val="00C5328B"/>
    <w:rsid w:val="00C63CC1"/>
    <w:rsid w:val="00C65919"/>
    <w:rsid w:val="00C70806"/>
    <w:rsid w:val="00C708C6"/>
    <w:rsid w:val="00C816C3"/>
    <w:rsid w:val="00C81F2E"/>
    <w:rsid w:val="00C84D97"/>
    <w:rsid w:val="00C873B0"/>
    <w:rsid w:val="00C87D3C"/>
    <w:rsid w:val="00C94469"/>
    <w:rsid w:val="00CA022E"/>
    <w:rsid w:val="00CA27D2"/>
    <w:rsid w:val="00CB017A"/>
    <w:rsid w:val="00CB138F"/>
    <w:rsid w:val="00CB2660"/>
    <w:rsid w:val="00CB4053"/>
    <w:rsid w:val="00CB6E06"/>
    <w:rsid w:val="00CC1B74"/>
    <w:rsid w:val="00CC435D"/>
    <w:rsid w:val="00CC4884"/>
    <w:rsid w:val="00CD0296"/>
    <w:rsid w:val="00CE113D"/>
    <w:rsid w:val="00CE7E93"/>
    <w:rsid w:val="00CF1425"/>
    <w:rsid w:val="00CF33FA"/>
    <w:rsid w:val="00D004C3"/>
    <w:rsid w:val="00D02181"/>
    <w:rsid w:val="00D04C11"/>
    <w:rsid w:val="00D051F8"/>
    <w:rsid w:val="00D054A0"/>
    <w:rsid w:val="00D13ECC"/>
    <w:rsid w:val="00D1548B"/>
    <w:rsid w:val="00D26F26"/>
    <w:rsid w:val="00D32C08"/>
    <w:rsid w:val="00D32D52"/>
    <w:rsid w:val="00D33081"/>
    <w:rsid w:val="00D3615F"/>
    <w:rsid w:val="00D45298"/>
    <w:rsid w:val="00D46549"/>
    <w:rsid w:val="00D465AE"/>
    <w:rsid w:val="00D468A4"/>
    <w:rsid w:val="00D50AFC"/>
    <w:rsid w:val="00D50C53"/>
    <w:rsid w:val="00D54804"/>
    <w:rsid w:val="00D57184"/>
    <w:rsid w:val="00D63E0C"/>
    <w:rsid w:val="00D640BC"/>
    <w:rsid w:val="00D6422F"/>
    <w:rsid w:val="00D67A40"/>
    <w:rsid w:val="00D76C2E"/>
    <w:rsid w:val="00D853B0"/>
    <w:rsid w:val="00D85E4D"/>
    <w:rsid w:val="00D877C5"/>
    <w:rsid w:val="00D91178"/>
    <w:rsid w:val="00D92A3A"/>
    <w:rsid w:val="00D95334"/>
    <w:rsid w:val="00D96702"/>
    <w:rsid w:val="00D96C43"/>
    <w:rsid w:val="00D979EA"/>
    <w:rsid w:val="00DA058E"/>
    <w:rsid w:val="00DA325F"/>
    <w:rsid w:val="00DA371F"/>
    <w:rsid w:val="00DA3AC4"/>
    <w:rsid w:val="00DA4083"/>
    <w:rsid w:val="00DB295B"/>
    <w:rsid w:val="00DB45BF"/>
    <w:rsid w:val="00DB7401"/>
    <w:rsid w:val="00DD08FA"/>
    <w:rsid w:val="00DD097E"/>
    <w:rsid w:val="00DD1B4B"/>
    <w:rsid w:val="00DD40EC"/>
    <w:rsid w:val="00DD61AA"/>
    <w:rsid w:val="00DD774F"/>
    <w:rsid w:val="00DE0679"/>
    <w:rsid w:val="00DE08CB"/>
    <w:rsid w:val="00DE1862"/>
    <w:rsid w:val="00DE337C"/>
    <w:rsid w:val="00DE348B"/>
    <w:rsid w:val="00DE65C1"/>
    <w:rsid w:val="00DF20C8"/>
    <w:rsid w:val="00DF3FB6"/>
    <w:rsid w:val="00DF3FFB"/>
    <w:rsid w:val="00DF589B"/>
    <w:rsid w:val="00DF6CAC"/>
    <w:rsid w:val="00E02831"/>
    <w:rsid w:val="00E04AF9"/>
    <w:rsid w:val="00E0519D"/>
    <w:rsid w:val="00E0608C"/>
    <w:rsid w:val="00E06C10"/>
    <w:rsid w:val="00E124C0"/>
    <w:rsid w:val="00E1452B"/>
    <w:rsid w:val="00E15465"/>
    <w:rsid w:val="00E2016B"/>
    <w:rsid w:val="00E23207"/>
    <w:rsid w:val="00E23849"/>
    <w:rsid w:val="00E23A90"/>
    <w:rsid w:val="00E24E25"/>
    <w:rsid w:val="00E250D4"/>
    <w:rsid w:val="00E278CF"/>
    <w:rsid w:val="00E30615"/>
    <w:rsid w:val="00E35E49"/>
    <w:rsid w:val="00E478C3"/>
    <w:rsid w:val="00E61620"/>
    <w:rsid w:val="00E64A67"/>
    <w:rsid w:val="00E65C27"/>
    <w:rsid w:val="00E66A35"/>
    <w:rsid w:val="00E721F4"/>
    <w:rsid w:val="00E748BB"/>
    <w:rsid w:val="00E7567B"/>
    <w:rsid w:val="00E76134"/>
    <w:rsid w:val="00E82A4C"/>
    <w:rsid w:val="00E87698"/>
    <w:rsid w:val="00E905F9"/>
    <w:rsid w:val="00E90A64"/>
    <w:rsid w:val="00E957AB"/>
    <w:rsid w:val="00EA0B84"/>
    <w:rsid w:val="00EA1321"/>
    <w:rsid w:val="00EA4688"/>
    <w:rsid w:val="00EB17DA"/>
    <w:rsid w:val="00EB24FD"/>
    <w:rsid w:val="00EC1489"/>
    <w:rsid w:val="00ED03E0"/>
    <w:rsid w:val="00ED3BF4"/>
    <w:rsid w:val="00ED42EA"/>
    <w:rsid w:val="00ED4AF5"/>
    <w:rsid w:val="00ED7A48"/>
    <w:rsid w:val="00EE1669"/>
    <w:rsid w:val="00EE2C08"/>
    <w:rsid w:val="00EE37F8"/>
    <w:rsid w:val="00EE3EA3"/>
    <w:rsid w:val="00EE5BF8"/>
    <w:rsid w:val="00EF0742"/>
    <w:rsid w:val="00EF1EA7"/>
    <w:rsid w:val="00EF22B5"/>
    <w:rsid w:val="00EF3527"/>
    <w:rsid w:val="00EF6E6A"/>
    <w:rsid w:val="00F0361C"/>
    <w:rsid w:val="00F04CDD"/>
    <w:rsid w:val="00F04D05"/>
    <w:rsid w:val="00F07E96"/>
    <w:rsid w:val="00F12898"/>
    <w:rsid w:val="00F147B9"/>
    <w:rsid w:val="00F15901"/>
    <w:rsid w:val="00F16017"/>
    <w:rsid w:val="00F161A8"/>
    <w:rsid w:val="00F161FE"/>
    <w:rsid w:val="00F1632C"/>
    <w:rsid w:val="00F1717A"/>
    <w:rsid w:val="00F23D14"/>
    <w:rsid w:val="00F26634"/>
    <w:rsid w:val="00F273D8"/>
    <w:rsid w:val="00F33B2D"/>
    <w:rsid w:val="00F3512F"/>
    <w:rsid w:val="00F412A3"/>
    <w:rsid w:val="00F43544"/>
    <w:rsid w:val="00F453FA"/>
    <w:rsid w:val="00F474A2"/>
    <w:rsid w:val="00F510A4"/>
    <w:rsid w:val="00F51707"/>
    <w:rsid w:val="00F63BED"/>
    <w:rsid w:val="00F6450B"/>
    <w:rsid w:val="00F6456F"/>
    <w:rsid w:val="00F65795"/>
    <w:rsid w:val="00F72403"/>
    <w:rsid w:val="00F75CF4"/>
    <w:rsid w:val="00F764C9"/>
    <w:rsid w:val="00F80030"/>
    <w:rsid w:val="00F80952"/>
    <w:rsid w:val="00F81071"/>
    <w:rsid w:val="00F81360"/>
    <w:rsid w:val="00F8564C"/>
    <w:rsid w:val="00F902D3"/>
    <w:rsid w:val="00F94896"/>
    <w:rsid w:val="00FA3582"/>
    <w:rsid w:val="00FA389B"/>
    <w:rsid w:val="00FA65B0"/>
    <w:rsid w:val="00FA6B6E"/>
    <w:rsid w:val="00FA7B00"/>
    <w:rsid w:val="00FB00C2"/>
    <w:rsid w:val="00FB2832"/>
    <w:rsid w:val="00FB3996"/>
    <w:rsid w:val="00FB4264"/>
    <w:rsid w:val="00FB42FC"/>
    <w:rsid w:val="00FC532D"/>
    <w:rsid w:val="00FC558E"/>
    <w:rsid w:val="00FC5808"/>
    <w:rsid w:val="00FC78A5"/>
    <w:rsid w:val="00FC79E7"/>
    <w:rsid w:val="00FD409F"/>
    <w:rsid w:val="00FE2054"/>
    <w:rsid w:val="00FE4251"/>
    <w:rsid w:val="00FF0558"/>
    <w:rsid w:val="00FF2738"/>
    <w:rsid w:val="00FF2F3A"/>
    <w:rsid w:val="00FF5E90"/>
    <w:rsid w:val="00FF6E0D"/>
    <w:rsid w:val="00FF6F21"/>
    <w:rsid w:val="00FF77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A193B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2490E"/>
  </w:style>
  <w:style w:type="paragraph" w:styleId="Heading1">
    <w:name w:val="heading 1"/>
    <w:basedOn w:val="Normal"/>
    <w:next w:val="Normal"/>
    <w:link w:val="Heading1Char"/>
    <w:uiPriority w:val="9"/>
    <w:qFormat/>
    <w:rsid w:val="000D531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580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71C2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D531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417B05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FC580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B5090B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71C2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A6B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6B6E"/>
  </w:style>
  <w:style w:type="paragraph" w:styleId="Footer">
    <w:name w:val="footer"/>
    <w:basedOn w:val="Normal"/>
    <w:link w:val="FooterChar"/>
    <w:uiPriority w:val="99"/>
    <w:unhideWhenUsed/>
    <w:rsid w:val="00FA6B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6B6E"/>
  </w:style>
  <w:style w:type="paragraph" w:styleId="TOCHeading">
    <w:name w:val="TOC Heading"/>
    <w:basedOn w:val="Heading1"/>
    <w:next w:val="Normal"/>
    <w:uiPriority w:val="39"/>
    <w:unhideWhenUsed/>
    <w:qFormat/>
    <w:rsid w:val="00FA6B6E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317AC2"/>
    <w:pPr>
      <w:tabs>
        <w:tab w:val="right" w:leader="dot" w:pos="7928"/>
      </w:tabs>
      <w:spacing w:after="100" w:line="480" w:lineRule="auto"/>
      <w:jc w:val="both"/>
    </w:pPr>
    <w:rPr>
      <w:rFonts w:asciiTheme="majorBidi" w:hAnsiTheme="majorBidi" w:cstheme="majorBidi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A6B6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A6B6E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FA6B6E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1289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ntstyle01">
    <w:name w:val="fontstyle01"/>
    <w:basedOn w:val="DefaultParagraphFont"/>
    <w:rsid w:val="007F5D97"/>
    <w:rPr>
      <w:rFonts w:ascii="CMTI12" w:hAnsi="CMTI12" w:hint="default"/>
      <w:b w:val="0"/>
      <w:bCs w:val="0"/>
      <w:i/>
      <w:iCs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7F5D97"/>
    <w:rPr>
      <w:rFonts w:ascii="CMMI12" w:hAnsi="CMMI12" w:hint="default"/>
      <w:b w:val="0"/>
      <w:bCs w:val="0"/>
      <w:i/>
      <w:iCs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7F5D97"/>
    <w:rPr>
      <w:rFonts w:ascii="CMSY10" w:hAnsi="CMSY10" w:hint="default"/>
      <w:b w:val="0"/>
      <w:bCs w:val="0"/>
      <w:i/>
      <w:iCs/>
      <w:color w:val="000000"/>
      <w:sz w:val="24"/>
      <w:szCs w:val="24"/>
    </w:rPr>
  </w:style>
  <w:style w:type="character" w:customStyle="1" w:styleId="fontstyle41">
    <w:name w:val="fontstyle41"/>
    <w:basedOn w:val="DefaultParagraphFont"/>
    <w:rsid w:val="007F5D97"/>
    <w:rPr>
      <w:rFonts w:ascii="CMR12" w:hAnsi="CMR12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51">
    <w:name w:val="fontstyle51"/>
    <w:basedOn w:val="DefaultParagraphFont"/>
    <w:rsid w:val="007F5D97"/>
    <w:rPr>
      <w:rFonts w:ascii="CMMI8" w:hAnsi="CMMI8" w:hint="default"/>
      <w:b w:val="0"/>
      <w:bCs w:val="0"/>
      <w:i/>
      <w:iCs/>
      <w:color w:val="000000"/>
      <w:sz w:val="16"/>
      <w:szCs w:val="16"/>
    </w:rPr>
  </w:style>
  <w:style w:type="character" w:customStyle="1" w:styleId="ListParagraphChar">
    <w:name w:val="List Paragraph Char"/>
    <w:aliases w:val="Body of text Char"/>
    <w:basedOn w:val="DefaultParagraphFont"/>
    <w:link w:val="ListParagraph"/>
    <w:uiPriority w:val="34"/>
    <w:locked/>
    <w:rsid w:val="002B6FA6"/>
  </w:style>
  <w:style w:type="paragraph" w:styleId="BalloonText">
    <w:name w:val="Balloon Text"/>
    <w:basedOn w:val="Normal"/>
    <w:link w:val="BalloonTextChar"/>
    <w:uiPriority w:val="99"/>
    <w:semiHidden/>
    <w:unhideWhenUsed/>
    <w:rsid w:val="006641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41CD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2490E"/>
  </w:style>
  <w:style w:type="paragraph" w:styleId="Heading1">
    <w:name w:val="heading 1"/>
    <w:basedOn w:val="Normal"/>
    <w:next w:val="Normal"/>
    <w:link w:val="Heading1Char"/>
    <w:uiPriority w:val="9"/>
    <w:qFormat/>
    <w:rsid w:val="000D531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580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71C2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D531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417B05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FC580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B5090B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71C2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A6B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6B6E"/>
  </w:style>
  <w:style w:type="paragraph" w:styleId="Footer">
    <w:name w:val="footer"/>
    <w:basedOn w:val="Normal"/>
    <w:link w:val="FooterChar"/>
    <w:uiPriority w:val="99"/>
    <w:unhideWhenUsed/>
    <w:rsid w:val="00FA6B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6B6E"/>
  </w:style>
  <w:style w:type="paragraph" w:styleId="TOCHeading">
    <w:name w:val="TOC Heading"/>
    <w:basedOn w:val="Heading1"/>
    <w:next w:val="Normal"/>
    <w:uiPriority w:val="39"/>
    <w:unhideWhenUsed/>
    <w:qFormat/>
    <w:rsid w:val="00FA6B6E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317AC2"/>
    <w:pPr>
      <w:tabs>
        <w:tab w:val="right" w:leader="dot" w:pos="7928"/>
      </w:tabs>
      <w:spacing w:after="100" w:line="480" w:lineRule="auto"/>
      <w:jc w:val="both"/>
    </w:pPr>
    <w:rPr>
      <w:rFonts w:asciiTheme="majorBidi" w:hAnsiTheme="majorBidi" w:cstheme="majorBidi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A6B6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A6B6E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FA6B6E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1289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ntstyle01">
    <w:name w:val="fontstyle01"/>
    <w:basedOn w:val="DefaultParagraphFont"/>
    <w:rsid w:val="007F5D97"/>
    <w:rPr>
      <w:rFonts w:ascii="CMTI12" w:hAnsi="CMTI12" w:hint="default"/>
      <w:b w:val="0"/>
      <w:bCs w:val="0"/>
      <w:i/>
      <w:iCs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7F5D97"/>
    <w:rPr>
      <w:rFonts w:ascii="CMMI12" w:hAnsi="CMMI12" w:hint="default"/>
      <w:b w:val="0"/>
      <w:bCs w:val="0"/>
      <w:i/>
      <w:iCs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7F5D97"/>
    <w:rPr>
      <w:rFonts w:ascii="CMSY10" w:hAnsi="CMSY10" w:hint="default"/>
      <w:b w:val="0"/>
      <w:bCs w:val="0"/>
      <w:i/>
      <w:iCs/>
      <w:color w:val="000000"/>
      <w:sz w:val="24"/>
      <w:szCs w:val="24"/>
    </w:rPr>
  </w:style>
  <w:style w:type="character" w:customStyle="1" w:styleId="fontstyle41">
    <w:name w:val="fontstyle41"/>
    <w:basedOn w:val="DefaultParagraphFont"/>
    <w:rsid w:val="007F5D97"/>
    <w:rPr>
      <w:rFonts w:ascii="CMR12" w:hAnsi="CMR12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51">
    <w:name w:val="fontstyle51"/>
    <w:basedOn w:val="DefaultParagraphFont"/>
    <w:rsid w:val="007F5D97"/>
    <w:rPr>
      <w:rFonts w:ascii="CMMI8" w:hAnsi="CMMI8" w:hint="default"/>
      <w:b w:val="0"/>
      <w:bCs w:val="0"/>
      <w:i/>
      <w:iCs/>
      <w:color w:val="000000"/>
      <w:sz w:val="16"/>
      <w:szCs w:val="16"/>
    </w:rPr>
  </w:style>
  <w:style w:type="character" w:customStyle="1" w:styleId="ListParagraphChar">
    <w:name w:val="List Paragraph Char"/>
    <w:aliases w:val="Body of text Char"/>
    <w:basedOn w:val="DefaultParagraphFont"/>
    <w:link w:val="ListParagraph"/>
    <w:uiPriority w:val="34"/>
    <w:locked/>
    <w:rsid w:val="002B6FA6"/>
  </w:style>
  <w:style w:type="paragraph" w:styleId="BalloonText">
    <w:name w:val="Balloon Text"/>
    <w:basedOn w:val="Normal"/>
    <w:link w:val="BalloonTextChar"/>
    <w:uiPriority w:val="99"/>
    <w:semiHidden/>
    <w:unhideWhenUsed/>
    <w:rsid w:val="006641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41C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7106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388677-4D1C-4F83-AAC8-5DD4A5D90B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90</Words>
  <Characters>393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6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USER</cp:lastModifiedBy>
  <cp:revision>2</cp:revision>
  <cp:lastPrinted>2023-05-19T08:04:00Z</cp:lastPrinted>
  <dcterms:created xsi:type="dcterms:W3CDTF">2023-10-05T13:06:00Z</dcterms:created>
  <dcterms:modified xsi:type="dcterms:W3CDTF">2023-10-05T1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dafbf3f8-1ebd-3352-9390-83e0df4eec9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